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w:t>
      </w:r>
      <w:proofErr w:type="gramStart"/>
      <w:r w:rsidRPr="00770898">
        <w:t>the current</w:t>
      </w:r>
      <w:proofErr w:type="gramEnd"/>
      <w:r w:rsidRPr="00770898">
        <w:t xml:space="preserve">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2291FE48"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w:t>
      </w:r>
      <w:proofErr w:type="gramStart"/>
      <w:r>
        <w:t>and also</w:t>
      </w:r>
      <w:proofErr w:type="gramEnd"/>
      <w:r>
        <w:t xml:space="preserve"> focus the selection on samples that can represent the entire population.</w:t>
      </w:r>
      <w:r w:rsidR="0073329A">
        <w:t xml:space="preserve"> Based on this selection, section 3.1.1. details the frameworks that will be used in the experimentation, and section 3.1.2. lists are the remaining frameworks.</w:t>
      </w:r>
      <w:r w:rsidR="00E27FEA">
        <w:t xml:space="preserve"> </w:t>
      </w:r>
      <w:r w:rsidR="00E27FEA" w:rsidRPr="00161D82">
        <w:t>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w:t>
      </w:r>
      <w:proofErr w:type="gramStart"/>
      <w:r>
        <w:t>A number of</w:t>
      </w:r>
      <w:proofErr w:type="gramEnd"/>
      <w:r>
        <w:t xml:space="preserve"> secure computation protocols and machine learning algorithms are supported within FATE. Through the out-of-box usability and end-to-end building modules and visualization tools, users </w:t>
      </w:r>
      <w:proofErr w:type="gramStart"/>
      <w:r>
        <w:t>are able to</w:t>
      </w:r>
      <w:proofErr w:type="gramEnd"/>
      <w:r>
        <w:t xml:space="preserve">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w:t>
      </w:r>
      <w:r>
        <w:lastRenderedPageBreak/>
        <w:t xml:space="preserve">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w:t>
      </w:r>
      <w:proofErr w:type="gramStart"/>
      <w:r w:rsidRPr="003A2681">
        <w:t>architected</w:t>
      </w:r>
      <w:proofErr w:type="gramEnd"/>
      <w:r w:rsidRPr="003A2681">
        <w:t xml:space="preserve">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proofErr w:type="spellStart"/>
      <w:r w:rsidRPr="00512D91">
        <w:rPr>
          <w:i/>
          <w:iCs/>
        </w:rPr>
        <w:t>FedML</w:t>
      </w:r>
      <w:proofErr w:type="spellEnd"/>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w:t>
      </w:r>
      <w:r w:rsidRPr="003A2681">
        <w:lastRenderedPageBreak/>
        <w:t xml:space="preserve">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proofErr w:type="spellStart"/>
      <w:r w:rsidRPr="00A54D84">
        <w:rPr>
          <w:i/>
          <w:iCs/>
        </w:rPr>
        <w:t>FedML</w:t>
      </w:r>
      <w:proofErr w:type="spellEnd"/>
      <w:r w:rsidRPr="00A54D84">
        <w:rPr>
          <w:i/>
          <w:iCs/>
        </w:rPr>
        <w:t>-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xml:space="preserve">.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w:t>
      </w:r>
      <w:proofErr w:type="gramStart"/>
      <w:r w:rsidRPr="001253B6">
        <w:t>absolutely necessary</w:t>
      </w:r>
      <w:proofErr w:type="gramEnd"/>
      <w:r w:rsidRPr="001253B6">
        <w:t xml:space="preserve">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w:t>
      </w:r>
      <w:r w:rsidR="00F44367" w:rsidRPr="006B3DE4">
        <w:lastRenderedPageBreak/>
        <w:t xml:space="preserve">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xml:space="preserve">.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w:t>
      </w:r>
      <w:proofErr w:type="gramStart"/>
      <w:r>
        <w:t>deployment</w:t>
      </w:r>
      <w:proofErr w:type="gramEnd"/>
      <w:r>
        <w:t xml:space="preserve"> simulation to the real-world architecture of NF: multitasking, high availability, server failover, and secure provisioning. In addition, a good application for NF has been found in practice, particularly within the health sector, </w:t>
      </w:r>
      <w:proofErr w:type="gramStart"/>
      <w:r>
        <w:t>with regard to</w:t>
      </w:r>
      <w:proofErr w:type="gramEnd"/>
      <w:r>
        <w:t xml:space="preserve">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lastRenderedPageBreak/>
        <w:t>PaddlePaddle</w:t>
      </w:r>
      <w:proofErr w:type="spellEnd"/>
      <w:r>
        <w:t xml:space="preserve">, with the purpose of safe collaboration on training machine learning models over a massive </w:t>
      </w:r>
      <w:proofErr w:type="gramStart"/>
      <w:r>
        <w:t>amount</w:t>
      </w:r>
      <w:proofErr w:type="gramEnd"/>
      <w:r>
        <w:t xml:space="preserve">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lastRenderedPageBreak/>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w:t>
      </w:r>
      <w:proofErr w:type="gramStart"/>
      <w:r>
        <w:t>basic</w:t>
      </w:r>
      <w:proofErr w:type="gramEnd"/>
      <w:r>
        <w:t xml:space="preserve">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w:t>
      </w:r>
      <w:proofErr w:type="gramStart"/>
      <w:r>
        <w:t xml:space="preserve"> These</w:t>
      </w:r>
      <w:proofErr w:type="gramEnd"/>
      <w:r>
        <w:t xml:space="preserv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w:t>
      </w:r>
      <w:proofErr w:type="gramStart"/>
      <w:r>
        <w:t>occur</w:t>
      </w:r>
      <w:proofErr w:type="gramEnd"/>
      <w:r>
        <w:t xml:space="preserve">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w:t>
      </w:r>
      <w:proofErr w:type="gramStart"/>
      <w:r>
        <w:t>a large number of</w:t>
      </w:r>
      <w:proofErr w:type="gramEnd"/>
      <w:r>
        <w:t xml:space="preserve">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w:t>
      </w:r>
      <w:proofErr w:type="gramStart"/>
      <w:r>
        <w:t>exactly the same</w:t>
      </w:r>
      <w:proofErr w:type="gramEnd"/>
      <w:r>
        <w:t xml:space="preserv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w:t>
      </w:r>
      <w:r>
        <w:lastRenderedPageBreak/>
        <w:t>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Long Short-Term Memory 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w:t>
      </w:r>
      <w:proofErr w:type="gramStart"/>
      <w:r>
        <w:t>mean</w:t>
      </w:r>
      <w:proofErr w:type="gramEnd"/>
      <w:r>
        <w:t xml:space="preserve">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w:t>
      </w:r>
      <w:proofErr w:type="gramStart"/>
      <w:r>
        <w:t>in order to</w:t>
      </w:r>
      <w:proofErr w:type="gramEnd"/>
      <w:r>
        <w:t xml:space="preserve">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lastRenderedPageBreak/>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lastRenderedPageBreak/>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w:t>
      </w:r>
      <w:proofErr w:type="gramStart"/>
      <w:r>
        <w:t>in order to</w:t>
      </w:r>
      <w:proofErr w:type="gramEnd"/>
      <w:r>
        <w:t xml:space="preserve">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w:t>
      </w:r>
      <w:proofErr w:type="gramStart"/>
      <w:r w:rsidRPr="0089109B">
        <w:t>a FL</w:t>
      </w:r>
      <w:proofErr w:type="gramEnd"/>
      <w:r w:rsidRPr="0089109B">
        <w:t xml:space="preserve">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proofErr w:type="gramStart"/>
      <w:r w:rsidRPr="00B30BB5">
        <w:t>A large number of</w:t>
      </w:r>
      <w:proofErr w:type="gramEnd"/>
      <w:r w:rsidRPr="00B30BB5">
        <w:t xml:space="preserve">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w:t>
      </w:r>
      <w:r w:rsidRPr="00B30BB5">
        <w:lastRenderedPageBreak/>
        <w:t>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 xml:space="preserve">than all other tools, </w:t>
      </w:r>
      <w:proofErr w:type="gramStart"/>
      <w:r w:rsidRPr="00B30BB5">
        <w:t>similar to</w:t>
      </w:r>
      <w:proofErr w:type="gramEnd"/>
      <w:r w:rsidRPr="00B30BB5">
        <w:t xml:space="preserve">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w:t>
      </w:r>
      <w:proofErr w:type="gramStart"/>
      <w:r w:rsidRPr="00B30BB5">
        <w:t>deploying</w:t>
      </w:r>
      <w:proofErr w:type="gramEnd"/>
      <w:r w:rsidRPr="00B30BB5">
        <w:t xml:space="preserve">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lastRenderedPageBreak/>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w:t>
      </w:r>
      <w:r w:rsidRPr="00557A9B">
        <w:lastRenderedPageBreak/>
        <w:t xml:space="preserve">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w:t>
      </w:r>
      <w:proofErr w:type="gramStart"/>
      <w:r w:rsidRPr="003D5F20">
        <w:t>in an attempt to</w:t>
      </w:r>
      <w:proofErr w:type="gramEnd"/>
      <w:r w:rsidRPr="003D5F20">
        <w:t xml:space="preserve">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 xml:space="preserve">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xml:space="preserve">, then deployed on AWS EC2. This reduces the cost </w:t>
      </w:r>
      <w:proofErr w:type="gramStart"/>
      <w:r>
        <w:t>in</w:t>
      </w:r>
      <w:proofErr w:type="gramEnd"/>
      <w:r>
        <w:t xml:space="preserve">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xml:space="preserve">. It is a multi-class classification model distributed to client devices. Clients train the model locally over their data and hence maintain raw data on the device. It sent model updates back to the server, </w:t>
      </w:r>
      <w:r>
        <w:lastRenderedPageBreak/>
        <w:t>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w:t>
      </w:r>
      <w:r>
        <w:lastRenderedPageBreak/>
        <w:t xml:space="preserve">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57128C1C" w14:textId="77777777" w:rsidR="00523515" w:rsidRDefault="00523515" w:rsidP="00523515">
      <w:pPr>
        <w:pStyle w:val="BodyText"/>
        <w:spacing w:before="1" w:line="360" w:lineRule="auto"/>
        <w:ind w:left="540" w:right="333" w:firstLine="470"/>
        <w:jc w:val="both"/>
      </w:pPr>
      <w:r w:rsidRPr="00AB606F">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w:t>
      </w:r>
      <w:proofErr w:type="gramStart"/>
      <w:r w:rsidRPr="00AB606F">
        <w:t>similar to</w:t>
      </w:r>
      <w:proofErr w:type="gramEnd"/>
      <w:r w:rsidRPr="00AB606F">
        <w:t xml:space="preserve">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w:t>
      </w:r>
      <w:proofErr w:type="gramStart"/>
      <w:r w:rsidRPr="00AB606F">
        <w:t>a proof</w:t>
      </w:r>
      <w:proofErr w:type="gramEnd"/>
      <w:r w:rsidRPr="00AB606F">
        <w:t xml:space="preserve">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lastRenderedPageBreak/>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The frameworks selected are widely used and accepted by the FL community, 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 xml:space="preserve">RSNA Chest X-ray, MNIST, and </w:t>
      </w:r>
      <w:proofErr w:type="gramStart"/>
      <w:r w:rsidRPr="003E7E20">
        <w:t>a synthetic</w:t>
      </w:r>
      <w:proofErr w:type="gramEnd"/>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 xml:space="preserve">Given the reasons above, the chosen samples are representative of their entire </w:t>
      </w:r>
      <w:r w:rsidRPr="001F7438">
        <w:rPr>
          <w:highlight w:val="darkYellow"/>
        </w:rPr>
        <w:t>population. Refer to Table 3.6.1 to locate each sample within its population, RO, and corresponding literature review section.</w:t>
      </w:r>
    </w:p>
    <w:p w14:paraId="199623B9" w14:textId="4A6CE50F" w:rsidR="00B55C30" w:rsidRDefault="00B55C30" w:rsidP="00B55C30">
      <w:pPr>
        <w:pStyle w:val="BodyText"/>
        <w:spacing w:line="360" w:lineRule="auto"/>
        <w:ind w:left="540" w:right="332" w:firstLine="470"/>
        <w:jc w:val="both"/>
      </w:pPr>
      <w:r>
        <w:t xml:space="preserve">This chapter starts with the experimentation phase and evaluates the sample of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at was discussed in section 3.1. </w:t>
      </w:r>
      <w:r w:rsidR="00E73720">
        <w:t>E</w:t>
      </w:r>
      <w:r>
        <w:t xml:space="preserve">stablished the following criteria to evaluate open-source FL frameworks: </w:t>
      </w:r>
      <w:r w:rsidRPr="004D5C50">
        <w:t>ease of use and deployment, development, analysis capabilities, accuracy, and performance</w:t>
      </w:r>
      <w:r>
        <w:t xml:space="preserve">. </w:t>
      </w:r>
      <w:r w:rsidRPr="009062E3">
        <w:t xml:space="preserve">However, due to time constraints, this research will focus only on ease of use and real-world applicability. Each aspect can be </w:t>
      </w:r>
      <w:r w:rsidRPr="009062E3">
        <w:lastRenderedPageBreak/>
        <w:t>broken down as follows:</w:t>
      </w:r>
    </w:p>
    <w:p w14:paraId="2FE534B1" w14:textId="77777777" w:rsidR="00B55C30" w:rsidRDefault="00B55C30" w:rsidP="00B55C30">
      <w:pPr>
        <w:pStyle w:val="BodyText"/>
        <w:numPr>
          <w:ilvl w:val="0"/>
          <w:numId w:val="2"/>
        </w:numPr>
        <w:spacing w:before="1" w:after="120"/>
        <w:ind w:left="896" w:right="539" w:hanging="357"/>
      </w:pPr>
      <w:r>
        <w:t xml:space="preserve">Ease of use: </w:t>
      </w:r>
    </w:p>
    <w:p w14:paraId="072344E5" w14:textId="77777777" w:rsidR="00B55C30" w:rsidRDefault="00B55C30" w:rsidP="00B55C30">
      <w:pPr>
        <w:pStyle w:val="BodyText"/>
        <w:numPr>
          <w:ilvl w:val="0"/>
          <w:numId w:val="2"/>
        </w:numPr>
        <w:spacing w:before="1" w:after="120"/>
        <w:ind w:right="539"/>
      </w:pPr>
      <w:r w:rsidRPr="00105954">
        <w:t>Setup and Configuration: Evaluates the complexity of installing the framework.</w:t>
      </w:r>
    </w:p>
    <w:p w14:paraId="6F16A974" w14:textId="77777777" w:rsidR="00B55C30" w:rsidRPr="001F5799" w:rsidRDefault="00B55C30" w:rsidP="00B55C30">
      <w:pPr>
        <w:pStyle w:val="BodyText"/>
        <w:numPr>
          <w:ilvl w:val="0"/>
          <w:numId w:val="2"/>
        </w:numPr>
        <w:spacing w:before="1" w:after="120"/>
        <w:ind w:right="539"/>
      </w:pPr>
      <w:r w:rsidRPr="009747DA">
        <w:t>Adaptability to Various Use Cases: Evaluates how the framework can adapt to different business domains and use cases.</w:t>
      </w:r>
    </w:p>
    <w:p w14:paraId="536FC40C" w14:textId="77777777" w:rsidR="00B55C30" w:rsidRDefault="00B55C30" w:rsidP="00B55C30">
      <w:pPr>
        <w:pStyle w:val="BodyText"/>
        <w:numPr>
          <w:ilvl w:val="0"/>
          <w:numId w:val="2"/>
        </w:numPr>
        <w:spacing w:before="1" w:after="120"/>
        <w:ind w:left="896" w:right="539" w:hanging="357"/>
      </w:pPr>
      <w:r>
        <w:t xml:space="preserve">Real-world applicability: </w:t>
      </w:r>
    </w:p>
    <w:p w14:paraId="01C0D269" w14:textId="77777777" w:rsidR="00B55C30" w:rsidRDefault="00B55C30" w:rsidP="00B55C30">
      <w:pPr>
        <w:pStyle w:val="BodyText"/>
        <w:numPr>
          <w:ilvl w:val="0"/>
          <w:numId w:val="2"/>
        </w:numPr>
        <w:spacing w:before="1" w:after="120"/>
        <w:ind w:right="539"/>
      </w:pPr>
      <w:r w:rsidRPr="009747DA">
        <w:t>Examples and Tutorials: Assesses the quality of examples and tutorials available to help new users get started</w:t>
      </w:r>
      <w:r>
        <w:t xml:space="preserve"> and how close these are to real-world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including how to load 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lastRenderedPageBreak/>
        <w:t>FATE repository has good structure (FATE, 2021) and clear documentation guiding the user through its directories, examples and tutorials. Active support via issues and discussions 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sidRPr="000C6A3E">
        <w:rPr>
          <w:i/>
          <w:iCs/>
        </w:rPr>
        <w:t>HeteroNNTrainerGuest</w:t>
      </w:r>
      <w:proofErr w:type="spellEnd"/>
      <w:r>
        <w:t xml:space="preserve"> or </w:t>
      </w:r>
      <w:proofErr w:type="spellStart"/>
      <w:r w:rsidRPr="000C6A3E">
        <w:rPr>
          <w:i/>
          <w:iCs/>
        </w:rPr>
        <w:t>HeteroNNTrainerHost</w:t>
      </w:r>
      <w:proofErr w:type="spellEnd"/>
      <w:r>
        <w:t xml:space="preserve">,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w:t>
      </w:r>
      <w:proofErr w:type="gramStart"/>
      <w:r>
        <w:t>a FL</w:t>
      </w:r>
      <w:proofErr w:type="gramEnd"/>
      <w:r>
        <w:t xml:space="preserve">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w:t>
      </w:r>
      <w:proofErr w:type="spellStart"/>
      <w:r w:rsidRPr="00B86572">
        <w:rPr>
          <w:i/>
          <w:iCs/>
        </w:rPr>
        <w:t>SecureBoost</w:t>
      </w:r>
      <w:proofErr w:type="spellEnd"/>
      <w:r w:rsidRPr="00B86572">
        <w:t xml:space="preserve"> tutorial makes use of FATE's </w:t>
      </w:r>
      <w:r w:rsidRPr="00B86572">
        <w:rPr>
          <w:i/>
          <w:iCs/>
        </w:rPr>
        <w:t>Hetero-</w:t>
      </w:r>
      <w:proofErr w:type="spellStart"/>
      <w:r w:rsidRPr="00B86572">
        <w:rPr>
          <w:i/>
          <w:iCs/>
        </w:rPr>
        <w:t>SecureBoost</w:t>
      </w:r>
      <w:proofErr w:type="spellEnd"/>
      <w:r w:rsidRPr="00B86572">
        <w:t xml:space="preserve"> scheme in that it trains the boosting tree model. Based on party type, initialization of the model is done: a guest initializes the model as </w:t>
      </w:r>
      <w:proofErr w:type="spellStart"/>
      <w:r w:rsidRPr="00B86572">
        <w:rPr>
          <w:i/>
          <w:iCs/>
        </w:rPr>
        <w:t>HeteroSecureBoostGuest</w:t>
      </w:r>
      <w:proofErr w:type="spellEnd"/>
      <w:r w:rsidRPr="00B86572">
        <w:t xml:space="preserve">, a host as </w:t>
      </w:r>
      <w:proofErr w:type="spellStart"/>
      <w:r w:rsidRPr="00B86572">
        <w:rPr>
          <w:i/>
          <w:iCs/>
        </w:rPr>
        <w:t>HeteroSecureBoostHost</w:t>
      </w:r>
      <w:proofErr w:type="spellEnd"/>
      <w:r w:rsidRPr="00B86572">
        <w:t xml:space="preserve">. The train function </w:t>
      </w:r>
      <w:r>
        <w:t>initiates</w:t>
      </w:r>
      <w:r w:rsidRPr="00B86572">
        <w:t xml:space="preserve"> the training loop, while the </w:t>
      </w:r>
      <w:proofErr w:type="gramStart"/>
      <w:r w:rsidRPr="00B86572">
        <w:t>predict</w:t>
      </w:r>
      <w:proofErr w:type="gramEnd"/>
      <w:r w:rsidRPr="00B86572">
        <w:t xml:space="preserve">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3FECC1F3" w14:textId="77777777" w:rsidR="00707E42"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proofErr w:type="gramStart"/>
      <w:r>
        <w:t>Final conclusion</w:t>
      </w:r>
      <w:proofErr w:type="gramEnd"/>
      <w:r>
        <w:t xml:space="preserve"> same as </w:t>
      </w:r>
      <w:proofErr w:type="spellStart"/>
      <w:r>
        <w:rPr>
          <w:i/>
          <w:iCs/>
        </w:rPr>
        <w:t>PySyft</w:t>
      </w:r>
      <w:proofErr w:type="spellEnd"/>
      <w:r>
        <w:t xml:space="preserve"> n</w:t>
      </w:r>
      <w:r w:rsidRPr="006B6997">
        <w:t>one of the tutorials provided a real-world scenario where different devices train a model locally and a server aggregates the results</w:t>
      </w:r>
      <w:r>
        <w:t>.</w:t>
      </w:r>
    </w:p>
    <w:p w14:paraId="766FDC27" w14:textId="6E590797" w:rsidR="00464FE4" w:rsidRDefault="00464FE4" w:rsidP="00464FE4">
      <w:pPr>
        <w:pStyle w:val="BodyText"/>
        <w:spacing w:line="360" w:lineRule="auto"/>
        <w:ind w:left="540" w:right="332" w:firstLine="470"/>
        <w:jc w:val="both"/>
      </w:pPr>
      <w:r>
        <w:t xml:space="preserve">The Flower GitHub repository provides practical documentation to speed up the process of using this framework. It also has a large community on </w:t>
      </w:r>
      <w:r w:rsidRPr="00254ADF">
        <w:rPr>
          <w:i/>
          <w:iCs/>
        </w:rPr>
        <w:t>Slack</w:t>
      </w:r>
      <w:r>
        <w:rPr>
          <w:i/>
          <w:iCs/>
        </w:rPr>
        <w:t xml:space="preserve">. </w:t>
      </w:r>
      <w:r>
        <w:t>The</w:t>
      </w:r>
      <w:r>
        <w:rPr>
          <w:i/>
          <w:iCs/>
        </w:rPr>
        <w:t xml:space="preserve"> </w:t>
      </w:r>
      <w:r>
        <w:t xml:space="preserve">tutorials offer </w:t>
      </w:r>
      <w:r>
        <w:lastRenderedPageBreak/>
        <w:t xml:space="preserve">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3C5DCC17" w14:textId="77777777" w:rsidR="00464FE4" w:rsidRDefault="00464FE4" w:rsidP="00464FE4">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56B5503" w14:textId="77777777" w:rsidR="00464FE4" w:rsidRDefault="00464FE4" w:rsidP="00464FE4">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w:t>
      </w:r>
      <w:proofErr w:type="spellStart"/>
      <w:r>
        <w:t>centralised</w:t>
      </w:r>
      <w:proofErr w:type="spellEnd"/>
      <w:r>
        <w:t xml:space="preserve"> setup to a FL setup using </w:t>
      </w:r>
      <w:r>
        <w:rPr>
          <w:i/>
          <w:iCs/>
        </w:rPr>
        <w:t xml:space="preserve">Flower </w:t>
      </w:r>
      <w:r>
        <w:t xml:space="preserve">and </w:t>
      </w:r>
      <w:proofErr w:type="spellStart"/>
      <w:r>
        <w:rPr>
          <w:i/>
          <w:iCs/>
        </w:rPr>
        <w:t>Pytorch</w:t>
      </w:r>
      <w:proofErr w:type="spellEnd"/>
      <w:r>
        <w:t xml:space="preserve">. In the </w:t>
      </w:r>
      <w:proofErr w:type="spellStart"/>
      <w:r>
        <w:t>centralised</w:t>
      </w:r>
      <w:proofErr w:type="spellEnd"/>
      <w:r>
        <w:t xml:space="preserve"> setup, a CNN was trained using the CIFAR-10 dataset achieving 37.8% accuracy. The federated setup distributed the data across two </w:t>
      </w:r>
      <w:proofErr w:type="gramStart"/>
      <w:r>
        <w:t>clients</w:t>
      </w:r>
      <w:proofErr w:type="gramEnd"/>
      <w:r>
        <w:t xml:space="preserve"> training models locally. The server aggregated updates and improved accuracy in 48.9%. This demonstrates how FL can better </w:t>
      </w:r>
      <w:proofErr w:type="spellStart"/>
      <w:r>
        <w:t>generalise</w:t>
      </w:r>
      <w:proofErr w:type="spellEnd"/>
      <w:r>
        <w:t xml:space="preserve"> and improve accuracy.</w:t>
      </w:r>
    </w:p>
    <w:p w14:paraId="31A938F2" w14:textId="77777777" w:rsidR="00464FE4" w:rsidRDefault="00464FE4" w:rsidP="00464FE4">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3F52E6B3" w14:textId="4505BC50" w:rsidR="00485063" w:rsidRDefault="00485063" w:rsidP="00485063">
      <w:pPr>
        <w:pStyle w:val="BodyText"/>
        <w:spacing w:line="360" w:lineRule="auto"/>
        <w:ind w:left="540" w:right="332" w:firstLine="470"/>
        <w:jc w:val="both"/>
      </w:pPr>
      <w:proofErr w:type="spellStart"/>
      <w:r w:rsidRPr="000C42F6">
        <w:rPr>
          <w:i/>
          <w:iCs/>
        </w:rPr>
        <w:t>FedML</w:t>
      </w:r>
      <w:proofErr w:type="spellEnd"/>
      <w:r>
        <w:t xml:space="preserve"> offers clear documentation and tutorials for deploying its experiments. It also has a broad support community on Slack. Several of its repositories contain code that has been used in real-world settings and academic publications. Two tutorials </w:t>
      </w:r>
      <w:proofErr w:type="gramStart"/>
      <w:r>
        <w:t>were evaluated</w:t>
      </w:r>
      <w:proofErr w:type="gramEnd"/>
      <w:r>
        <w:t xml:space="preserve"> </w:t>
      </w:r>
      <w:r w:rsidRPr="000C42F6">
        <w:rPr>
          <w:i/>
          <w:iCs/>
        </w:rPr>
        <w:t>FedAvg</w:t>
      </w:r>
      <w:r>
        <w:t xml:space="preserve"> MNIST LR and the Heart Disease Example.</w:t>
      </w:r>
    </w:p>
    <w:p w14:paraId="6A6947FA" w14:textId="77777777" w:rsidR="00485063" w:rsidRDefault="00485063" w:rsidP="00485063">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63FB31B0" w14:textId="77777777" w:rsidR="00485063" w:rsidRDefault="00485063" w:rsidP="00485063">
      <w:pPr>
        <w:pStyle w:val="BodyText"/>
        <w:spacing w:line="360" w:lineRule="auto"/>
        <w:ind w:left="540" w:right="332" w:firstLine="470"/>
        <w:jc w:val="both"/>
      </w:pPr>
      <w:r>
        <w:lastRenderedPageBreak/>
        <w:t xml:space="preserve">The Heart Disease Example uses federated learning on a distributed </w:t>
      </w:r>
      <w:proofErr w:type="gramStart"/>
      <w:r>
        <w:t>Heart Disease</w:t>
      </w:r>
      <w:proofErr w:type="gramEnd"/>
      <w:r>
        <w:t xml:space="preserve"> dataset to illustrate its use in healthcare. The dataset is distributed across four centers: Cleveland, Hungary, Switzerland, and Long Beach V. The dataset holds data specific to each center.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36AE0E0C" w14:textId="77777777" w:rsidR="00485063" w:rsidRDefault="00485063" w:rsidP="00485063">
      <w:pPr>
        <w:pStyle w:val="BodyText"/>
        <w:spacing w:line="360" w:lineRule="auto"/>
        <w:ind w:left="540" w:right="332" w:firstLine="470"/>
        <w:jc w:val="both"/>
      </w:pPr>
      <w:r>
        <w:t xml:space="preserve">Unlike </w:t>
      </w:r>
      <w:proofErr w:type="spellStart"/>
      <w:r>
        <w:t>PySyft</w:t>
      </w:r>
      <w:proofErr w:type="spellEnd"/>
      <w:r>
        <w:t xml:space="preserve">, FATE, and Flower, </w:t>
      </w:r>
      <w:proofErr w:type="spellStart"/>
      <w:r>
        <w:t>FedML</w:t>
      </w:r>
      <w:proofErr w:type="spellEnd"/>
      <w:r>
        <w:t xml:space="preserve"> offers a platform for project management (open.fedml.ai); however, this feature was not evaluated due to time constraints. After evaluation, </w:t>
      </w:r>
      <w:proofErr w:type="spellStart"/>
      <w:r>
        <w:t>FedML</w:t>
      </w:r>
      <w:proofErr w:type="spellEnd"/>
      <w:r>
        <w:t xml:space="preserve"> appears to be the closest to real-world settings, as evidenced by its GitHub repository.</w:t>
      </w:r>
    </w:p>
    <w:p w14:paraId="11EB4885" w14:textId="77777777" w:rsidR="000B06AD" w:rsidRDefault="000B06AD" w:rsidP="000B06AD">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 xml:space="preserve">or downloaded to a local computer for exploration, there are a total of twenty tutorials only two were selected for evaluation. TFF offers a robust package divided </w:t>
      </w:r>
      <w:proofErr w:type="gramStart"/>
      <w:r>
        <w:t>in</w:t>
      </w:r>
      <w:proofErr w:type="gramEnd"/>
      <w:r>
        <w:t xml:space="preserve"> two layers, FL and Federated Core (FC).</w:t>
      </w:r>
      <w:r w:rsidRPr="00747D2F">
        <w:t xml:space="preserve"> The first layer provides high-level interfaces for integrating </w:t>
      </w:r>
      <w:proofErr w:type="spellStart"/>
      <w:r w:rsidRPr="00747D2F">
        <w:rPr>
          <w:i/>
          <w:iCs/>
        </w:rPr>
        <w:t>Keras</w:t>
      </w:r>
      <w:proofErr w:type="spellEnd"/>
      <w:r w:rsidRPr="00747D2F">
        <w:t xml:space="preserve"> or </w:t>
      </w:r>
      <w:r w:rsidRPr="00747D2F">
        <w:rPr>
          <w:i/>
          <w:iCs/>
        </w:rPr>
        <w:t>non-</w:t>
      </w:r>
      <w:proofErr w:type="spellStart"/>
      <w:r w:rsidRPr="00747D2F">
        <w:rPr>
          <w:i/>
          <w:iCs/>
        </w:rPr>
        <w:t>Keras</w:t>
      </w:r>
      <w:proofErr w:type="spellEnd"/>
      <w:r w:rsidRPr="00747D2F">
        <w:t xml:space="preserve"> machine learning models into the TFF framework. The second layer consists of lower-level interfaces that allow customization of algorithms by combining </w:t>
      </w:r>
      <w:r w:rsidRPr="00F27E38">
        <w:rPr>
          <w:i/>
          <w:iCs/>
        </w:rPr>
        <w:t>TensorFlow</w:t>
      </w:r>
      <w:r w:rsidRPr="00747D2F">
        <w:t xml:space="preserve"> with distributed communication operators</w:t>
      </w:r>
      <w:r>
        <w:t xml:space="preserve"> (TensorFlow Federated, 2024). Evaluating the tutorials, the first focused on image classification in a FL setting and the second demonstrated how to build a FL algorithm with TensorFlow.</w:t>
      </w:r>
    </w:p>
    <w:p w14:paraId="320E99B5" w14:textId="77777777" w:rsidR="00405E7C" w:rsidRDefault="00405E7C" w:rsidP="00405E7C">
      <w:pPr>
        <w:pStyle w:val="BodyText"/>
        <w:spacing w:line="360" w:lineRule="auto"/>
        <w:ind w:left="540" w:right="332" w:firstLine="470"/>
        <w:jc w:val="both"/>
      </w:pPr>
      <w:r w:rsidRPr="005A689C">
        <w:t xml:space="preserve">FL for image classification tutorial demonstrates how to use the TFF high-level </w:t>
      </w:r>
      <w:proofErr w:type="spellStart"/>
      <w:proofErr w:type="gramStart"/>
      <w:r w:rsidRPr="005A689C">
        <w:rPr>
          <w:i/>
          <w:iCs/>
        </w:rPr>
        <w:t>tff.learning</w:t>
      </w:r>
      <w:proofErr w:type="spellEnd"/>
      <w:proofErr w:type="gramEnd"/>
      <w:r w:rsidRPr="005A689C">
        <w:t xml:space="preserve"> API to perform federated learning on the EMNIST dataset, which is a federated version of the MNIST dataset. The process involves key steps: first, it prepares the non-</w:t>
      </w:r>
      <w:proofErr w:type="spellStart"/>
      <w:r w:rsidRPr="005A689C">
        <w:t>i.i.d.</w:t>
      </w:r>
      <w:proofErr w:type="spellEnd"/>
      <w:r w:rsidRPr="005A689C">
        <w:t xml:space="preserve"> data across multiple clients for federated learning. Then, a simple neural network is defined using </w:t>
      </w:r>
      <w:proofErr w:type="spellStart"/>
      <w:proofErr w:type="gramStart"/>
      <w:r w:rsidRPr="005A689C">
        <w:rPr>
          <w:i/>
          <w:iCs/>
        </w:rPr>
        <w:t>tf.keras</w:t>
      </w:r>
      <w:proofErr w:type="spellEnd"/>
      <w:proofErr w:type="gramEnd"/>
      <w:r w:rsidRPr="005A689C">
        <w:rPr>
          <w:i/>
          <w:iCs/>
        </w:rPr>
        <w:t xml:space="preserve"> </w:t>
      </w:r>
      <w:r w:rsidRPr="005A689C">
        <w:t xml:space="preserve">and is wrapped with TFF </w:t>
      </w:r>
      <w:proofErr w:type="spellStart"/>
      <w:r w:rsidRPr="005A689C">
        <w:rPr>
          <w:i/>
          <w:iCs/>
        </w:rPr>
        <w:t>tff.learning.models.VariableModel</w:t>
      </w:r>
      <w:proofErr w:type="spellEnd"/>
      <w:r w:rsidRPr="005A689C">
        <w:rPr>
          <w:i/>
          <w:iCs/>
        </w:rPr>
        <w:t>.</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52B921D" w14:textId="77777777" w:rsidR="00405E7C" w:rsidRDefault="00405E7C" w:rsidP="00405E7C">
      <w:pPr>
        <w:pStyle w:val="BodyText"/>
        <w:spacing w:line="360" w:lineRule="auto"/>
        <w:ind w:left="540" w:right="332" w:firstLine="470"/>
        <w:jc w:val="both"/>
      </w:pPr>
      <w:r w:rsidRPr="00496DDD">
        <w:t xml:space="preserve">Building your own FL algorithm with TFF tutorial, offers an in-depth look at constructing </w:t>
      </w:r>
      <w:r w:rsidRPr="00496DDD">
        <w:lastRenderedPageBreak/>
        <w:t xml:space="preserve">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proofErr w:type="spellStart"/>
      <w:r w:rsidRPr="00496DDD">
        <w:rPr>
          <w:i/>
          <w:iCs/>
        </w:rPr>
        <w:t>initialize_fn</w:t>
      </w:r>
      <w:proofErr w:type="spellEnd"/>
      <w:r w:rsidRPr="00496DDD">
        <w:t xml:space="preserve"> and </w:t>
      </w:r>
      <w:proofErr w:type="spellStart"/>
      <w:r w:rsidRPr="00496DDD">
        <w:rPr>
          <w:i/>
          <w:iCs/>
        </w:rPr>
        <w:t>next_fn</w:t>
      </w:r>
      <w:proofErr w:type="spellEnd"/>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39148D0" w14:textId="77777777" w:rsidR="00405E7C" w:rsidRDefault="00405E7C" w:rsidP="00405E7C">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5C008387" w14:textId="77777777" w:rsidR="006C6303" w:rsidRDefault="006C6303" w:rsidP="006C6303">
      <w:pPr>
        <w:pStyle w:val="BodyText"/>
        <w:spacing w:line="360" w:lineRule="auto"/>
        <w:ind w:left="540" w:right="332" w:firstLine="470"/>
        <w:jc w:val="both"/>
      </w:pPr>
      <w:r w:rsidRPr="009F3EB1">
        <w:t>In summary, all five FL frameworks offer a wide range of options for setting up FL systems. Based on the evaluation conducted, Table 5.6 presents their rankings based on an equal-weighted average</w:t>
      </w:r>
      <w:r>
        <w:t>.</w:t>
      </w:r>
    </w:p>
    <w:p w14:paraId="4501F7D0" w14:textId="77777777" w:rsidR="003F70E7" w:rsidRDefault="003F70E7" w:rsidP="003F70E7">
      <w:pPr>
        <w:pStyle w:val="BodyText"/>
        <w:spacing w:line="360" w:lineRule="auto"/>
        <w:ind w:left="540" w:right="332" w:firstLine="470"/>
        <w:jc w:val="both"/>
      </w:pPr>
      <w:proofErr w:type="spellStart"/>
      <w:r w:rsidRPr="00B20486">
        <w:rPr>
          <w:i/>
          <w:iCs/>
        </w:rPr>
        <w:t>FedML</w:t>
      </w:r>
      <w:proofErr w:type="spellEnd"/>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proofErr w:type="spellStart"/>
      <w:r w:rsidRPr="00B20486">
        <w:rPr>
          <w:i/>
          <w:iCs/>
        </w:rPr>
        <w:t>PySyft</w:t>
      </w:r>
      <w:proofErr w:type="spellEnd"/>
      <w:r w:rsidRPr="00B20486">
        <w:t xml:space="preserve"> appear to be designed primarily for academic research, as their tutorials serve mainly as proofs of concept</w:t>
      </w:r>
      <w:r>
        <w:t>.</w:t>
      </w:r>
    </w:p>
    <w:p w14:paraId="778CB48F" w14:textId="3C7723DD" w:rsidR="003F70E7" w:rsidRDefault="003F70E7" w:rsidP="003F70E7">
      <w:pPr>
        <w:pStyle w:val="BodyText"/>
        <w:spacing w:line="360" w:lineRule="auto"/>
        <w:ind w:left="540" w:right="332" w:firstLine="470"/>
        <w:jc w:val="both"/>
      </w:pPr>
      <w:r w:rsidRPr="00014A18">
        <w:t xml:space="preserve">In conclusion, all five FL frameworks can be enhanced due to their open-source nature, allowing for the </w:t>
      </w:r>
      <w:proofErr w:type="spellStart"/>
      <w:r w:rsidRPr="00014A18">
        <w:t>customi</w:t>
      </w:r>
      <w:r>
        <w:t>s</w:t>
      </w:r>
      <w:r w:rsidRPr="00014A18">
        <w:t>ation</w:t>
      </w:r>
      <w:proofErr w:type="spellEnd"/>
      <w:r w:rsidRPr="00014A18">
        <w:t xml:space="preserve"> of a </w:t>
      </w:r>
      <w:r>
        <w:t>FL</w:t>
      </w:r>
      <w:r w:rsidRPr="00014A18">
        <w:t xml:space="preserve"> system to match the specific requirements of a project</w:t>
      </w:r>
      <w:r w:rsidR="00E3559F">
        <w:t>.</w:t>
      </w:r>
    </w:p>
    <w:p w14:paraId="46A60A1F" w14:textId="77777777" w:rsidR="00E3559F" w:rsidRDefault="00E3559F" w:rsidP="00E3559F">
      <w:pPr>
        <w:pStyle w:val="BodyText"/>
        <w:spacing w:line="360" w:lineRule="auto"/>
        <w:ind w:left="540" w:right="332" w:firstLine="470"/>
        <w:jc w:val="both"/>
      </w:pPr>
      <w:r w:rsidRPr="00456E51">
        <w:rPr>
          <w:highlight w:val="yellow"/>
        </w:rPr>
        <w:t>Section 10.2., of the annex provides additional information on how to deploy and implement the tutorials for each of the FL frameworks evaluated.</w:t>
      </w:r>
    </w:p>
    <w:bookmarkEnd w:id="0"/>
    <w:p w14:paraId="2EC57D58" w14:textId="77777777" w:rsidR="00B12376" w:rsidRPr="003850C4" w:rsidRDefault="00B12376" w:rsidP="00B12376">
      <w:pPr>
        <w:pStyle w:val="BodyText"/>
        <w:spacing w:line="360" w:lineRule="auto"/>
        <w:ind w:left="540" w:right="332" w:firstLine="470"/>
        <w:jc w:val="both"/>
      </w:pPr>
      <w:r w:rsidRPr="00B906FB">
        <w:t xml:space="preserve">This chapter describes how the FL server was built, including its architecture, components,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t xml:space="preserve"> To format the page </w:t>
      </w:r>
      <w:r>
        <w:rPr>
          <w:i/>
          <w:iCs/>
        </w:rPr>
        <w:t xml:space="preserve">styles.css </w:t>
      </w:r>
      <w:r>
        <w:t xml:space="preserve">was used, and </w:t>
      </w:r>
      <w:r>
        <w:rPr>
          <w:i/>
          <w:iCs/>
        </w:rPr>
        <w:t>script.js</w:t>
      </w:r>
      <w:r>
        <w:t xml:space="preserve"> gave the logic to </w:t>
      </w:r>
      <w:r>
        <w:lastRenderedPageBreak/>
        <w:t>interact with the server and dynamically update the HTML content.</w:t>
      </w:r>
    </w:p>
    <w:p w14:paraId="7B511E99" w14:textId="77777777" w:rsidR="00456E51" w:rsidRDefault="00456E51" w:rsidP="00456E51">
      <w:pPr>
        <w:pStyle w:val="BodyText"/>
        <w:spacing w:line="360" w:lineRule="auto"/>
        <w:ind w:left="540" w:right="332" w:firstLine="470"/>
        <w:jc w:val="both"/>
      </w:pPr>
      <w:r w:rsidRPr="00C3235D">
        <w:t>The designed FL server has an architecture to fit in multiple client nodes,</w:t>
      </w:r>
      <w:r>
        <w:t xml:space="preserve"> for this experiment five clients were connected to the server into different ports. The server coordinated the entire process, aggregating the global </w:t>
      </w:r>
      <w:proofErr w:type="gramStart"/>
      <w:r>
        <w:t>the model</w:t>
      </w:r>
      <w:proofErr w:type="gramEnd"/>
      <w:r>
        <w:t xml:space="preserve"> after local client training and sending back weights into the clients for further training. The architecture is illustrated in Figure 6.2.</w:t>
      </w:r>
    </w:p>
    <w:p w14:paraId="5E4D5B0B" w14:textId="669D5922" w:rsidR="003A5EBE" w:rsidRDefault="003A5EBE" w:rsidP="003A5EBE">
      <w:pPr>
        <w:pStyle w:val="BodyText"/>
        <w:spacing w:line="360" w:lineRule="auto"/>
        <w:ind w:left="540" w:right="332" w:firstLine="470"/>
        <w:jc w:val="both"/>
      </w:pPr>
      <w:r w:rsidRPr="00B260AC">
        <w:t>T</w:t>
      </w:r>
      <w:r>
        <w:t xml:space="preserve">he server was run across four scenarios, </w:t>
      </w:r>
      <w:r>
        <w:rPr>
          <w:i/>
          <w:iCs/>
        </w:rPr>
        <w:t xml:space="preserve">technological </w:t>
      </w:r>
      <w:r>
        <w:t xml:space="preserve">and </w:t>
      </w:r>
      <w:r>
        <w:rPr>
          <w:i/>
          <w:iCs/>
        </w:rPr>
        <w:t>medical,</w:t>
      </w:r>
      <w:r>
        <w:t xml:space="preserve"> each</w:t>
      </w:r>
      <w:r>
        <w:rPr>
          <w:i/>
          <w:iCs/>
        </w:rPr>
        <w:t xml:space="preserve"> </w:t>
      </w:r>
      <w:r>
        <w:t xml:space="preserve">in its IID and non-IID variants. After the five clients connected, the training for the </w:t>
      </w:r>
      <w:r>
        <w:rPr>
          <w:i/>
          <w:iCs/>
        </w:rPr>
        <w:t xml:space="preserve">Technological IID </w:t>
      </w:r>
      <w:r>
        <w:t xml:space="preserve">scenario iterated over five rounds, followed by the same process for </w:t>
      </w:r>
      <w:r>
        <w:rPr>
          <w:i/>
          <w:iCs/>
        </w:rPr>
        <w:t xml:space="preserve">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t>. After the final training scenario, the server was shut down. A video is available to illustrate this process, as well as Figure 6.3.</w:t>
      </w:r>
    </w:p>
    <w:p w14:paraId="3EBACA7B" w14:textId="77777777" w:rsidR="00C9362D" w:rsidRPr="00F866A4" w:rsidRDefault="00C9362D" w:rsidP="00C9362D">
      <w:pPr>
        <w:pStyle w:val="BodyText"/>
        <w:suppressAutoHyphens/>
        <w:spacing w:line="360" w:lineRule="auto"/>
        <w:ind w:left="540" w:right="332" w:firstLine="470"/>
        <w:jc w:val="both"/>
      </w:pPr>
      <w:r w:rsidRPr="00F866A4">
        <w:t xml:space="preserve">This file includes fifteen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1EF6B936" w14:textId="77777777" w:rsidR="00C9362D" w:rsidRDefault="00C9362D" w:rsidP="00C9362D">
      <w:pPr>
        <w:pStyle w:val="BodyText"/>
        <w:suppressAutoHyphens/>
        <w:spacing w:line="360" w:lineRule="auto"/>
        <w:ind w:left="540" w:right="332" w:firstLine="470"/>
        <w:jc w:val="both"/>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056A4245" w14:textId="77777777" w:rsidR="00CF350A" w:rsidRPr="0041117D" w:rsidRDefault="00CF350A" w:rsidP="00CF350A">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t xml:space="preserve"> or</w:t>
      </w:r>
      <w:r w:rsidRPr="00480400">
        <w:t xml:space="preserve"> </w:t>
      </w:r>
      <w:r w:rsidRPr="009C7512">
        <w:rPr>
          <w:i/>
          <w:iCs/>
        </w:rPr>
        <w:t>non-IID</w:t>
      </w:r>
      <w:r>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w:t>
      </w:r>
      <w:proofErr w:type="gramStart"/>
      <w:r w:rsidRPr="00480400">
        <w:t>prepare</w:t>
      </w:r>
      <w:proofErr w:type="gramEnd"/>
      <w:r w:rsidRPr="00480400">
        <w:t xml:space="preserve">, start, and run. After training has finished, the weights are sent back to the server, and a receive function updates the </w:t>
      </w:r>
      <w:r w:rsidRPr="00480400">
        <w:lastRenderedPageBreak/>
        <w:t xml:space="preserve">local client model. The </w:t>
      </w:r>
      <w:proofErr w:type="spellStart"/>
      <w:r w:rsidRPr="00CF1095">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173715D9" w14:textId="77777777" w:rsidR="001C692B" w:rsidRDefault="001C692B" w:rsidP="001C692B">
      <w:pPr>
        <w:pStyle w:val="BodyText"/>
        <w:spacing w:line="360" w:lineRule="auto"/>
        <w:ind w:left="540" w:right="332" w:firstLine="470"/>
        <w:jc w:val="both"/>
      </w:pPr>
      <w:r w:rsidRPr="00FF055A">
        <w:t xml:space="preserve">Communication within the FL app was facilitated using the HTTP protocol between the central node (server.py) and the clients. Two fundamental </w:t>
      </w:r>
      <w:r w:rsidRPr="00FF055A">
        <w:rPr>
          <w:i/>
          <w:iCs/>
        </w:rPr>
        <w:t>REST</w:t>
      </w:r>
      <w:r w:rsidRPr="00FF055A">
        <w:t xml:space="preserve"> operations, </w:t>
      </w:r>
      <w:r w:rsidRPr="00FF055A">
        <w:rPr>
          <w:i/>
          <w:iCs/>
        </w:rPr>
        <w:t>GET</w:t>
      </w:r>
      <w:r w:rsidRPr="00FF055A">
        <w:t xml:space="preserve"> and </w:t>
      </w:r>
      <w:r w:rsidRPr="00FF055A">
        <w:rPr>
          <w:i/>
          <w:iCs/>
        </w:rPr>
        <w:t>POST</w:t>
      </w:r>
      <w:r w:rsidRPr="00FF055A">
        <w:t xml:space="preserve">, were employed. The </w:t>
      </w:r>
      <w:r w:rsidRPr="00FF055A">
        <w:rPr>
          <w:i/>
          <w:iCs/>
        </w:rPr>
        <w:t>GET</w:t>
      </w:r>
      <w:r w:rsidRPr="00FF055A">
        <w:t xml:space="preserve"> method was primarily used by the server to retrieve the current state of all clients and to check if they needed to refresh their state or restart training. The </w:t>
      </w:r>
      <w:r w:rsidRPr="00FF055A">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FF055A">
        <w:rPr>
          <w:i/>
          <w:iCs/>
        </w:rPr>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32D58585" w14:textId="77777777" w:rsidR="00087328" w:rsidRDefault="00087328" w:rsidP="00087328">
      <w:pPr>
        <w:pStyle w:val="BodyText"/>
        <w:spacing w:line="360" w:lineRule="auto"/>
        <w:ind w:left="540" w:right="332" w:firstLine="470"/>
        <w:jc w:val="both"/>
        <w:rPr>
          <w:color w:val="000000"/>
        </w:rPr>
      </w:pPr>
      <w:r w:rsidRPr="003B662F">
        <w:rPr>
          <w:color w:val="000000"/>
        </w:rPr>
        <w:t xml:space="preserve">This section describes the ML models used within the FL server. The models were designed based on the identified client population. The samples, reflecting </w:t>
      </w:r>
      <w:proofErr w:type="gramStart"/>
      <w:r w:rsidRPr="003B662F">
        <w:rPr>
          <w:color w:val="000000"/>
        </w:rPr>
        <w:t>the majority of</w:t>
      </w:r>
      <w:proofErr w:type="gramEnd"/>
      <w:r w:rsidRPr="003B662F">
        <w:rPr>
          <w:color w:val="000000"/>
        </w:rPr>
        <w:t xml:space="preserve"> the literature review, were categorized into medical and technological scenarios.</w:t>
      </w:r>
    </w:p>
    <w:p w14:paraId="3CD8DC10" w14:textId="23909542" w:rsidR="00942437" w:rsidRDefault="00942437" w:rsidP="00942437">
      <w:pPr>
        <w:pStyle w:val="BodyText"/>
        <w:spacing w:line="360" w:lineRule="auto"/>
        <w:ind w:left="540" w:right="332" w:firstLine="470"/>
        <w:jc w:val="both"/>
      </w:pPr>
      <w:r>
        <w:t xml:space="preserve">The medical model </w:t>
      </w:r>
      <w:proofErr w:type="spellStart"/>
      <w:r>
        <w:t>utilised</w:t>
      </w:r>
      <w:proofErr w:type="spellEnd"/>
      <w:r>
        <w:t xml:space="preserve"> was a CNN, designed for image classification tasks in the medical domain. In this scenario, the data consisted of images labelled as </w:t>
      </w:r>
      <w:r>
        <w:rPr>
          <w:i/>
          <w:iCs/>
        </w:rPr>
        <w:t xml:space="preserve">lung </w:t>
      </w:r>
      <w:r>
        <w:t xml:space="preserve">or </w:t>
      </w:r>
      <w:r>
        <w:rPr>
          <w:i/>
          <w:iCs/>
        </w:rPr>
        <w:t>not lung</w:t>
      </w:r>
      <w:r>
        <w:t xml:space="preserve">. </w:t>
      </w:r>
      <w:proofErr w:type="gramStart"/>
      <w:r>
        <w:t>The CNN</w:t>
      </w:r>
      <w:proofErr w:type="gramEnd"/>
      <w:r>
        <w:t xml:space="preserve"> was trained to classify these images based on the labels. This approach aimed to emulate similar medical experiments observed while reviewing the FL frameworks. The model layers </w:t>
      </w:r>
      <w:r w:rsidR="00260B7B">
        <w:t>are</w:t>
      </w:r>
      <w:r>
        <w:t xml:space="preserve"> detailed in Table 6.4.1, and model architecture is illustrated in Figure 6.4.1.</w:t>
      </w:r>
    </w:p>
    <w:p w14:paraId="4B0367AB" w14:textId="77777777" w:rsidR="00A37922" w:rsidRDefault="00A37922" w:rsidP="00A37922">
      <w:pPr>
        <w:pStyle w:val="BodyText"/>
        <w:spacing w:line="360" w:lineRule="auto"/>
        <w:ind w:left="540" w:right="332" w:firstLine="470"/>
        <w:jc w:val="both"/>
      </w:pPr>
      <w:r>
        <w:t xml:space="preserve">The CC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categorical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0E56DD37" w14:textId="77777777" w:rsidR="009530E1" w:rsidRDefault="009530E1" w:rsidP="009530E1">
      <w:pPr>
        <w:pStyle w:val="BodyText"/>
        <w:spacing w:line="360" w:lineRule="auto"/>
        <w:ind w:left="540" w:right="332" w:firstLine="470"/>
        <w:jc w:val="both"/>
      </w:pPr>
      <w:r>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Pr>
          <w:i/>
          <w:iCs/>
        </w:rPr>
        <w:t xml:space="preserve">“Tech” </w:t>
      </w:r>
      <w:r>
        <w:t>company could face a similar binary classification task, such as determining if a product could be potentially sold based on a binary target, if a mortgage can be given based on a binary target, etc. The model layers are detailed in Table 6.4.2, and model architecture is illustrated in Figure 6.4.2.</w:t>
      </w:r>
    </w:p>
    <w:p w14:paraId="19C37846" w14:textId="77777777" w:rsidR="00E75C03" w:rsidRDefault="00E75C03" w:rsidP="00E75C03">
      <w:pPr>
        <w:pStyle w:val="BodyText"/>
        <w:spacing w:line="360" w:lineRule="auto"/>
        <w:ind w:left="540" w:right="332" w:firstLine="470"/>
        <w:jc w:val="both"/>
      </w:pPr>
      <w:r>
        <w:lastRenderedPageBreak/>
        <w:t xml:space="preserve">The N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binary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5C5D7852" w14:textId="77777777" w:rsidR="00F414AC" w:rsidRDefault="00F414AC" w:rsidP="00F414AC">
      <w:pPr>
        <w:pStyle w:val="BodyText"/>
        <w:spacing w:line="360" w:lineRule="auto"/>
        <w:ind w:left="540" w:right="332" w:firstLine="470"/>
        <w:jc w:val="both"/>
      </w:pPr>
      <w:r>
        <w:t xml:space="preserve">A simple algorithm was introduced for this project, The Federated Weighted Average </w:t>
      </w:r>
      <w:r w:rsidRPr="002442A8">
        <w:rPr>
          <w:i/>
          <w:iCs/>
        </w:rPr>
        <w:t>(</w:t>
      </w:r>
      <w:proofErr w:type="spellStart"/>
      <w:r w:rsidRPr="002442A8">
        <w:rPr>
          <w:i/>
          <w:iCs/>
        </w:rPr>
        <w:t>FedWAvg</w:t>
      </w:r>
      <w:proofErr w:type="spellEnd"/>
      <w:r w:rsidRPr="002442A8">
        <w:rPr>
          <w:i/>
          <w:iCs/>
        </w:rPr>
        <w:t>)</w:t>
      </w:r>
      <w:r>
        <w:rPr>
          <w:i/>
          <w:iCs/>
        </w:rPr>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w:t>
      </w:r>
      <w:proofErr w:type="spellStart"/>
      <w:r>
        <w:t>initialises</w:t>
      </w:r>
      <w:proofErr w:type="spellEnd"/>
      <w:r>
        <w:t xml:space="preserve"> the global model with weighs </w:t>
      </w:r>
      <w:r w:rsidRPr="00A20D1C">
        <w:rPr>
          <w:i/>
          <w:iCs/>
        </w:rPr>
        <w:t>w</w:t>
      </w:r>
      <w:r w:rsidRPr="00A20D1C">
        <w:rPr>
          <w:i/>
          <w:iCs/>
          <w:vertAlign w:val="subscript"/>
        </w:rPr>
        <w:t>0</w:t>
      </w:r>
      <w:r>
        <w:rPr>
          <w:i/>
          <w:iCs/>
        </w:rPr>
        <w:t xml:space="preserve">. </w:t>
      </w:r>
      <w:r>
        <w:t xml:space="preserve">In each round, five clients participate, training the model locally and updating the weights </w:t>
      </w:r>
      <w:r w:rsidRPr="00A20D1C">
        <w:rPr>
          <w:i/>
          <w:iCs/>
        </w:rPr>
        <w:t>w</w:t>
      </w:r>
      <w:r>
        <w:rPr>
          <w:i/>
          <w:iCs/>
          <w:vertAlign w:val="subscript"/>
        </w:rPr>
        <w:t>t</w:t>
      </w:r>
      <w:r>
        <w:rPr>
          <w:i/>
          <w:iCs/>
        </w:rPr>
        <w:t xml:space="preserve">. </w:t>
      </w:r>
      <w:r>
        <w:t>The server then collects the updated weights from all clients, computes a weighted average to update the global model, and finally sends the updated global model back to the clients.</w:t>
      </w:r>
    </w:p>
    <w:p w14:paraId="11E3A0DD" w14:textId="77777777" w:rsidR="002764A4" w:rsidRDefault="002764A4" w:rsidP="002764A4">
      <w:pPr>
        <w:pStyle w:val="BodyText"/>
        <w:spacing w:line="360" w:lineRule="auto"/>
        <w:ind w:left="540" w:right="332" w:firstLine="470"/>
        <w:jc w:val="both"/>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zation would be horizontal FL, as the clients share the same dataset feature space but differ in the samples they hold.</w:t>
      </w:r>
    </w:p>
    <w:p w14:paraId="058610C8" w14:textId="77777777" w:rsidR="008A6567" w:rsidRDefault="008A6567" w:rsidP="008A6567">
      <w:pPr>
        <w:pStyle w:val="BodyText"/>
        <w:spacing w:line="360" w:lineRule="auto"/>
        <w:ind w:left="540" w:right="332" w:firstLine="470"/>
        <w:jc w:val="both"/>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Python libraries such as </w:t>
      </w:r>
      <w:proofErr w:type="spellStart"/>
      <w:r w:rsidRPr="008477AE">
        <w:rPr>
          <w:i/>
          <w:iCs/>
        </w:rPr>
        <w:t>numpy</w:t>
      </w:r>
      <w:proofErr w:type="spellEnd"/>
      <w:r w:rsidRPr="00665DB1">
        <w:t xml:space="preserve">, </w:t>
      </w:r>
      <w:r w:rsidRPr="008477AE">
        <w:rPr>
          <w:i/>
          <w:iCs/>
        </w:rPr>
        <w:t>pandas</w:t>
      </w:r>
      <w:r w:rsidRPr="00665DB1">
        <w:t xml:space="preserve">, and </w:t>
      </w:r>
      <w:r w:rsidRPr="008477AE">
        <w:rPr>
          <w:i/>
          <w:iCs/>
        </w:rPr>
        <w:t>Faker</w:t>
      </w:r>
      <w:r w:rsidRPr="00665DB1">
        <w:t xml:space="preserve"> were utilized for this purpose. For the IID datasets, each client received a dataset with normally distributed feature columns and a balanced binary target variable, each consisting of 5,000 rows. The logic for IID data generation is illustrated in Figure 6.7.1.</w:t>
      </w:r>
    </w:p>
    <w:p w14:paraId="282E5E82" w14:textId="77777777" w:rsidR="001123AE" w:rsidRPr="00B01E28" w:rsidRDefault="001123AE" w:rsidP="001123AE">
      <w:pPr>
        <w:pStyle w:val="BodyText"/>
        <w:spacing w:line="360" w:lineRule="auto"/>
        <w:ind w:left="540" w:right="332" w:firstLine="470"/>
        <w:jc w:val="both"/>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4124D61F" w14:textId="77777777" w:rsidR="00AA2D41" w:rsidRDefault="00AA2D41" w:rsidP="00AA2D41">
      <w:pPr>
        <w:pStyle w:val="BodyText"/>
        <w:spacing w:line="360" w:lineRule="auto"/>
        <w:ind w:left="540" w:right="332" w:firstLine="470"/>
        <w:jc w:val="both"/>
      </w:pPr>
      <w:r w:rsidRPr="004D7485">
        <w:t>In total, five clients were simulated, each receiving both an IID and a non-IID dataset, all of which were saved in CSV format within specific directories.</w:t>
      </w:r>
    </w:p>
    <w:p w14:paraId="32A29314" w14:textId="77777777" w:rsidR="00121391" w:rsidRDefault="00121391" w:rsidP="00121391">
      <w:pPr>
        <w:pStyle w:val="BodyText"/>
        <w:spacing w:line="360" w:lineRule="auto"/>
        <w:ind w:left="540" w:right="332" w:firstLine="470"/>
        <w:jc w:val="both"/>
      </w:pPr>
      <w:r>
        <w:lastRenderedPageBreak/>
        <w:t xml:space="preserve">For this scenario, the RSNA Chest X-ray and MINST datasets were combined. The X-ray images were downloaded, resized, </w:t>
      </w:r>
      <w:proofErr w:type="spellStart"/>
      <w:r>
        <w:t>normalised</w:t>
      </w:r>
      <w:proofErr w:type="spellEnd"/>
      <w:r>
        <w:t xml:space="preserve"> and labelled as </w:t>
      </w:r>
      <w:r>
        <w:rPr>
          <w:i/>
          <w:iCs/>
        </w:rPr>
        <w:t>Lung</w:t>
      </w:r>
      <w:r>
        <w:t xml:space="preserve">. The MNIST dataset was similarly resized, converted to RGB, and labelled as </w:t>
      </w:r>
      <w:r>
        <w:rPr>
          <w:i/>
          <w:iCs/>
        </w:rPr>
        <w:t>Not Lung.</w:t>
      </w:r>
      <w:r>
        <w:t xml:space="preserve"> This process is depicted in</w:t>
      </w:r>
      <w:r>
        <w:rPr>
          <w:i/>
          <w:iCs/>
        </w:rPr>
        <w:t xml:space="preserve"> </w:t>
      </w:r>
      <w:r>
        <w:t xml:space="preserve">Figure 6.7.3. </w:t>
      </w:r>
    </w:p>
    <w:p w14:paraId="50F55357" w14:textId="77777777" w:rsidR="001848F7" w:rsidRPr="00500BF8" w:rsidRDefault="001848F7" w:rsidP="001848F7">
      <w:pPr>
        <w:pStyle w:val="BodyText"/>
        <w:spacing w:line="360" w:lineRule="auto"/>
        <w:ind w:left="540" w:right="332" w:firstLine="470"/>
        <w:jc w:val="both"/>
      </w:pPr>
      <w:r>
        <w:t xml:space="preserve">For the IID scenario, datasets were created with an equal distribution of </w:t>
      </w:r>
      <w:r>
        <w:rPr>
          <w:i/>
          <w:iCs/>
        </w:rPr>
        <w:t xml:space="preserve">Lung </w:t>
      </w:r>
      <w:r>
        <w:t xml:space="preserve">and </w:t>
      </w:r>
      <w:r>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MNIST images. The images for each client were saved in folders labelled as IID and non-IID, each containing subfolders for the test and train subsets. This process is demonstrated in</w:t>
      </w:r>
      <w:r>
        <w:rPr>
          <w:i/>
          <w:iCs/>
        </w:rPr>
        <w:t xml:space="preserve"> </w:t>
      </w:r>
      <w:r>
        <w:t>Figure 6.7.4.</w:t>
      </w:r>
    </w:p>
    <w:p w14:paraId="06F39E07" w14:textId="1FBFFDE9" w:rsidR="00CF25AE" w:rsidRPr="00500BF8" w:rsidRDefault="00CF25AE" w:rsidP="00CF25AE">
      <w:pPr>
        <w:pStyle w:val="BodyText"/>
        <w:spacing w:line="360" w:lineRule="auto"/>
        <w:ind w:left="540" w:right="332" w:firstLine="470"/>
        <w:jc w:val="both"/>
      </w:pPr>
      <w:r>
        <w:t xml:space="preserve">A high-level overview </w:t>
      </w:r>
      <w:r w:rsidR="00373576">
        <w:t>of</w:t>
      </w:r>
      <w:r>
        <w:t xml:space="preserve"> the data generation for the technological and medical scenarios is illustrated in Figure 6.7.5.</w:t>
      </w:r>
    </w:p>
    <w:p w14:paraId="29A59942" w14:textId="77777777" w:rsidR="001848F7" w:rsidRPr="006B4DF5" w:rsidRDefault="001848F7" w:rsidP="00121391">
      <w:pPr>
        <w:pStyle w:val="BodyText"/>
        <w:spacing w:line="360" w:lineRule="auto"/>
        <w:ind w:left="540" w:right="332" w:firstLine="470"/>
        <w:jc w:val="both"/>
      </w:pPr>
    </w:p>
    <w:p w14:paraId="68B99553" w14:textId="77777777" w:rsidR="00121391" w:rsidRPr="004D7485" w:rsidRDefault="00121391" w:rsidP="00AA2D41">
      <w:pPr>
        <w:pStyle w:val="BodyText"/>
        <w:spacing w:line="360" w:lineRule="auto"/>
        <w:ind w:left="540" w:right="332" w:firstLine="470"/>
        <w:jc w:val="both"/>
      </w:pPr>
    </w:p>
    <w:p w14:paraId="0395E2E7" w14:textId="77777777" w:rsidR="001123AE" w:rsidRPr="00B01E28" w:rsidRDefault="001123AE" w:rsidP="008A6567">
      <w:pPr>
        <w:pStyle w:val="BodyText"/>
        <w:spacing w:line="360" w:lineRule="auto"/>
        <w:ind w:left="540" w:right="332" w:firstLine="470"/>
        <w:jc w:val="both"/>
      </w:pPr>
    </w:p>
    <w:p w14:paraId="0856D069" w14:textId="77777777" w:rsidR="008A6567" w:rsidRPr="00146A24" w:rsidRDefault="008A6567" w:rsidP="002764A4">
      <w:pPr>
        <w:pStyle w:val="BodyText"/>
        <w:spacing w:line="360" w:lineRule="auto"/>
        <w:ind w:left="540" w:right="332" w:firstLine="470"/>
        <w:jc w:val="both"/>
      </w:pPr>
    </w:p>
    <w:p w14:paraId="37E2C671" w14:textId="77777777" w:rsidR="002764A4" w:rsidRPr="003F7AEB" w:rsidRDefault="002764A4" w:rsidP="00F414AC">
      <w:pPr>
        <w:pStyle w:val="BodyText"/>
        <w:spacing w:line="360" w:lineRule="auto"/>
        <w:ind w:left="540" w:right="332" w:firstLine="470"/>
        <w:jc w:val="both"/>
      </w:pPr>
    </w:p>
    <w:sectPr w:rsidR="002764A4" w:rsidRPr="003F7A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27ADA"/>
    <w:rsid w:val="000462AB"/>
    <w:rsid w:val="00047CFD"/>
    <w:rsid w:val="00087328"/>
    <w:rsid w:val="00087474"/>
    <w:rsid w:val="000A7E77"/>
    <w:rsid w:val="000B06AD"/>
    <w:rsid w:val="000B3CD2"/>
    <w:rsid w:val="000C04DE"/>
    <w:rsid w:val="000E17BB"/>
    <w:rsid w:val="001123AE"/>
    <w:rsid w:val="00121391"/>
    <w:rsid w:val="00123D4C"/>
    <w:rsid w:val="00131AB9"/>
    <w:rsid w:val="00142578"/>
    <w:rsid w:val="00166DD3"/>
    <w:rsid w:val="00173BB7"/>
    <w:rsid w:val="001848F7"/>
    <w:rsid w:val="001A0569"/>
    <w:rsid w:val="001C692B"/>
    <w:rsid w:val="001F7438"/>
    <w:rsid w:val="00206742"/>
    <w:rsid w:val="00245C05"/>
    <w:rsid w:val="00257970"/>
    <w:rsid w:val="00260B7B"/>
    <w:rsid w:val="002764A4"/>
    <w:rsid w:val="002E714B"/>
    <w:rsid w:val="002F12F9"/>
    <w:rsid w:val="00373576"/>
    <w:rsid w:val="003A5EBE"/>
    <w:rsid w:val="003D1978"/>
    <w:rsid w:val="003F70E7"/>
    <w:rsid w:val="00405E7C"/>
    <w:rsid w:val="00430E6C"/>
    <w:rsid w:val="0044574A"/>
    <w:rsid w:val="00456E51"/>
    <w:rsid w:val="00464FE4"/>
    <w:rsid w:val="00485063"/>
    <w:rsid w:val="004A1387"/>
    <w:rsid w:val="005007A4"/>
    <w:rsid w:val="00503D5E"/>
    <w:rsid w:val="00523515"/>
    <w:rsid w:val="00544831"/>
    <w:rsid w:val="00546013"/>
    <w:rsid w:val="005C052C"/>
    <w:rsid w:val="005F1EDF"/>
    <w:rsid w:val="00633FCD"/>
    <w:rsid w:val="006C6303"/>
    <w:rsid w:val="006F64DD"/>
    <w:rsid w:val="00707E42"/>
    <w:rsid w:val="0073329A"/>
    <w:rsid w:val="00745422"/>
    <w:rsid w:val="00753692"/>
    <w:rsid w:val="00786277"/>
    <w:rsid w:val="007A0AA4"/>
    <w:rsid w:val="0085371A"/>
    <w:rsid w:val="008A6567"/>
    <w:rsid w:val="008D060D"/>
    <w:rsid w:val="00942437"/>
    <w:rsid w:val="009530E1"/>
    <w:rsid w:val="00986109"/>
    <w:rsid w:val="00997A80"/>
    <w:rsid w:val="009A3A34"/>
    <w:rsid w:val="009C0398"/>
    <w:rsid w:val="00A020CC"/>
    <w:rsid w:val="00A37922"/>
    <w:rsid w:val="00A8449B"/>
    <w:rsid w:val="00A94F7D"/>
    <w:rsid w:val="00A95F9C"/>
    <w:rsid w:val="00AA218F"/>
    <w:rsid w:val="00AA2D41"/>
    <w:rsid w:val="00AB02EF"/>
    <w:rsid w:val="00B0110F"/>
    <w:rsid w:val="00B101CA"/>
    <w:rsid w:val="00B12376"/>
    <w:rsid w:val="00B55C30"/>
    <w:rsid w:val="00B95B51"/>
    <w:rsid w:val="00BA7622"/>
    <w:rsid w:val="00BB45CE"/>
    <w:rsid w:val="00BD08A3"/>
    <w:rsid w:val="00BD155A"/>
    <w:rsid w:val="00C0107F"/>
    <w:rsid w:val="00C11B98"/>
    <w:rsid w:val="00C4149D"/>
    <w:rsid w:val="00C42D83"/>
    <w:rsid w:val="00C50A70"/>
    <w:rsid w:val="00C9362D"/>
    <w:rsid w:val="00CC475D"/>
    <w:rsid w:val="00CE3558"/>
    <w:rsid w:val="00CF25AE"/>
    <w:rsid w:val="00CF350A"/>
    <w:rsid w:val="00CF7A0D"/>
    <w:rsid w:val="00D053B4"/>
    <w:rsid w:val="00D06352"/>
    <w:rsid w:val="00D22A8F"/>
    <w:rsid w:val="00D33F8D"/>
    <w:rsid w:val="00D43707"/>
    <w:rsid w:val="00D94A46"/>
    <w:rsid w:val="00D97EB8"/>
    <w:rsid w:val="00DA45B4"/>
    <w:rsid w:val="00DE381B"/>
    <w:rsid w:val="00E2294C"/>
    <w:rsid w:val="00E27FEA"/>
    <w:rsid w:val="00E34C13"/>
    <w:rsid w:val="00E35579"/>
    <w:rsid w:val="00E3559F"/>
    <w:rsid w:val="00E46996"/>
    <w:rsid w:val="00E5044D"/>
    <w:rsid w:val="00E73720"/>
    <w:rsid w:val="00E75C03"/>
    <w:rsid w:val="00EB4C76"/>
    <w:rsid w:val="00EC03D0"/>
    <w:rsid w:val="00EC6A84"/>
    <w:rsid w:val="00EF5FFE"/>
    <w:rsid w:val="00F00165"/>
    <w:rsid w:val="00F414AC"/>
    <w:rsid w:val="00F41A81"/>
    <w:rsid w:val="00F44367"/>
    <w:rsid w:val="00F91B81"/>
    <w:rsid w:val="00F97170"/>
    <w:rsid w:val="00FA273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7</TotalTime>
  <Pages>28</Pages>
  <Words>11542</Words>
  <Characters>65791</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96</cp:revision>
  <dcterms:created xsi:type="dcterms:W3CDTF">2024-07-18T23:46:00Z</dcterms:created>
  <dcterms:modified xsi:type="dcterms:W3CDTF">2024-09-01T12:06:00Z</dcterms:modified>
</cp:coreProperties>
</file>